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4B2DF7">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4B2DF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4B2DF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4B2DF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4B2DF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4B2DF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4B2DF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275A40F6"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21DAB57C"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6945657"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527C5C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6C77BB39"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0800C174"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22E562F2"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AA0DE52"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6C93FD89"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12D8226E"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E89B97"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548D615B"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78127793"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54182D58"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2012625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0D05E89E"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47919C4"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5930008E"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342A2D37"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712D7069"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2F4A477"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21EE54F5" w:rsidR="00F66337" w:rsidRDefault="001531B8" w:rsidP="00CA31F6">
      <w:r>
        <w:tab/>
        <w:t xml:space="preserve">Com isso, foi possível entender e desenvolver um modelo </w:t>
      </w:r>
      <w:r w:rsidR="000210A2">
        <w:t>de sistemas de recomendação</w:t>
      </w:r>
      <w:r w:rsidR="00C60EE5">
        <w:t xml:space="preserve"> chamado </w:t>
      </w:r>
      <w:bookmarkStart w:id="42" w:name="_Hlk42551519"/>
      <w:r w:rsidR="00E57227" w:rsidRPr="001C6C9A">
        <w:rPr>
          <w:i/>
        </w:rPr>
        <w:t>DC</w:t>
      </w:r>
      <w:r w:rsidR="00011779" w:rsidRPr="001C6C9A">
        <w:rPr>
          <w:i/>
        </w:rPr>
        <w:t>RM</w:t>
      </w:r>
      <w:bookmarkEnd w:id="42"/>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362B5F" w:rsidR="000F766B" w:rsidRDefault="000F766B" w:rsidP="000F766B">
      <w:pPr>
        <w:pStyle w:val="Legenda"/>
        <w:rPr>
          <w:bCs/>
          <w:iCs/>
          <w:caps/>
          <w:snapToGrid w:val="0"/>
          <w:color w:val="000000"/>
          <w:spacing w:val="10"/>
          <w:kern w:val="28"/>
          <w:szCs w:val="20"/>
        </w:rPr>
      </w:pPr>
      <w:bookmarkStart w:id="43" w:name="_Ref52742150"/>
      <w:bookmarkStart w:id="44" w:name="_Ref52742133"/>
      <w:r>
        <w:t xml:space="preserve">Figura </w:t>
      </w:r>
      <w:r>
        <w:fldChar w:fldCharType="begin"/>
      </w:r>
      <w:r>
        <w:instrText xml:space="preserve"> SEQ Figura \* ARABIC </w:instrText>
      </w:r>
      <w:r>
        <w:fldChar w:fldCharType="separate"/>
      </w:r>
      <w:r>
        <w:rPr>
          <w:noProof/>
        </w:rPr>
        <w:t>1</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r w:rsidRPr="000F2C68">
        <w:rPr>
          <w:i/>
          <w:iCs w:val="0"/>
        </w:rPr>
        <w:t>sklearn.neighbors</w:t>
      </w:r>
      <w:proofErr w:type="spell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422DB7D6"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078FF0EB"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6CF99604"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9C2CCCA"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0"/>
      <w:r w:rsidR="00CF5FC9">
        <w:rPr>
          <w:rStyle w:val="Refdecomentrio"/>
        </w:rPr>
        <w:commentReference w:id="60"/>
      </w:r>
    </w:p>
    <w:p w14:paraId="550D217F" w14:textId="2627A08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43C801B8"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A9B4A6F"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21B891FB"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60637EF5" w:rsidR="002D4647" w:rsidRDefault="002D4647" w:rsidP="002D4647">
      <w:pPr>
        <w:pStyle w:val="Legenda"/>
      </w:pPr>
      <w:bookmarkStart w:id="80" w:name="_Ref48857312"/>
      <w:r>
        <w:t xml:space="preserve">Quadro </w:t>
      </w:r>
      <w:r w:rsidR="004B2DF7">
        <w:fldChar w:fldCharType="begin"/>
      </w:r>
      <w:r w:rsidR="004B2DF7">
        <w:instrText xml:space="preserve"> SEQ Quadro \* ARABIC </w:instrText>
      </w:r>
      <w:r w:rsidR="004B2DF7">
        <w:fldChar w:fldCharType="separate"/>
      </w:r>
      <w:r>
        <w:rPr>
          <w:noProof/>
        </w:rPr>
        <w:t>2</w:t>
      </w:r>
      <w:r w:rsidR="004B2DF7">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545E61C0"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03B60E9"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3AD7A0C" w:rsidR="00B61F3A" w:rsidRDefault="00B61F3A" w:rsidP="00EF3570">
      <w:pPr>
        <w:pStyle w:val="Legenda"/>
      </w:pPr>
      <w:r>
        <w:t xml:space="preserve">Figura </w:t>
      </w:r>
      <w:r w:rsidR="004B2DF7">
        <w:fldChar w:fldCharType="begin"/>
      </w:r>
      <w:r w:rsidR="004B2DF7">
        <w:instrText xml:space="preserve"> SEQ Figura \* ARABIC </w:instrText>
      </w:r>
      <w:r w:rsidR="004B2DF7">
        <w:fldChar w:fldCharType="separate"/>
      </w:r>
      <w:r w:rsidR="006955F2">
        <w:rPr>
          <w:noProof/>
        </w:rPr>
        <w:t>11</w:t>
      </w:r>
      <w:r w:rsidR="004B2DF7">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4B2DF7">
        <w:fldChar w:fldCharType="begin"/>
      </w:r>
      <w:r w:rsidR="004B2DF7">
        <w:instrText xml:space="preserve"> SEQ Figura \* ARABIC </w:instrText>
      </w:r>
      <w:r w:rsidR="004B2DF7">
        <w:fldChar w:fldCharType="separate"/>
      </w:r>
      <w:r w:rsidR="006955F2">
        <w:rPr>
          <w:noProof/>
        </w:rPr>
        <w:t>12</w:t>
      </w:r>
      <w:r w:rsidR="004B2DF7">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4B2DF7">
        <w:fldChar w:fldCharType="begin"/>
      </w:r>
      <w:r w:rsidR="004B2DF7">
        <w:instrText xml:space="preserve"> SEQ Figura \* ARABIC </w:instrText>
      </w:r>
      <w:r w:rsidR="004B2DF7">
        <w:fldChar w:fldCharType="separate"/>
      </w:r>
      <w:r w:rsidR="006955F2">
        <w:rPr>
          <w:noProof/>
        </w:rPr>
        <w:t>13</w:t>
      </w:r>
      <w:r w:rsidR="004B2DF7">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4B2DF7">
        <w:fldChar w:fldCharType="begin"/>
      </w:r>
      <w:r w:rsidR="004B2DF7">
        <w:instrText xml:space="preserve"> SEQ Figura \* ARABIC </w:instrText>
      </w:r>
      <w:r w:rsidR="004B2DF7">
        <w:fldChar w:fldCharType="separate"/>
      </w:r>
      <w:r w:rsidR="006955F2">
        <w:rPr>
          <w:noProof/>
        </w:rPr>
        <w:t>14</w:t>
      </w:r>
      <w:r w:rsidR="004B2DF7">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4B2DF7">
        <w:fldChar w:fldCharType="begin"/>
      </w:r>
      <w:r w:rsidR="004B2DF7">
        <w:instrText xml:space="preserve"> SEQ Figura \* ARABIC </w:instrText>
      </w:r>
      <w:r w:rsidR="004B2DF7">
        <w:fldChar w:fldCharType="separate"/>
      </w:r>
      <w:r w:rsidR="006955F2">
        <w:rPr>
          <w:noProof/>
        </w:rPr>
        <w:t>15</w:t>
      </w:r>
      <w:r w:rsidR="004B2DF7">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4B2DF7">
        <w:fldChar w:fldCharType="begin"/>
      </w:r>
      <w:r w:rsidR="004B2DF7">
        <w:instrText xml:space="preserve"> SEQ Figura \* ARABIC </w:instrText>
      </w:r>
      <w:r w:rsidR="004B2DF7">
        <w:fldChar w:fldCharType="separate"/>
      </w:r>
      <w:r>
        <w:rPr>
          <w:noProof/>
        </w:rPr>
        <w:t>16</w:t>
      </w:r>
      <w:r w:rsidR="004B2DF7">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34B446C0" w14:textId="41EA3DEB" w:rsidR="001E5306" w:rsidRDefault="001E5306" w:rsidP="006A158D">
      <w:proofErr w:type="spellStart"/>
      <w:r>
        <w:t>react</w:t>
      </w:r>
      <w:proofErr w:type="spellEnd"/>
    </w:p>
    <w:p w14:paraId="387EC2CA" w14:textId="23F4A554" w:rsidR="001E5306" w:rsidRDefault="00982670" w:rsidP="006A158D">
      <w:r>
        <w:t>material ui</w:t>
      </w:r>
    </w:p>
    <w:p w14:paraId="7B773E0F" w14:textId="0F3683F7" w:rsidR="0071470E" w:rsidRDefault="0071470E" w:rsidP="006A158D">
      <w:proofErr w:type="spellStart"/>
      <w:r>
        <w:t>firebase</w:t>
      </w:r>
      <w:proofErr w:type="spellEnd"/>
      <w:r>
        <w:t xml:space="preserve"> e </w:t>
      </w:r>
      <w:proofErr w:type="spellStart"/>
      <w:r>
        <w:t>gtm</w:t>
      </w:r>
      <w:proofErr w:type="spellEnd"/>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5884BB30" w14:textId="5A5E1CFB" w:rsidR="003E2A27" w:rsidRDefault="003E2A27" w:rsidP="003E2A27">
      <w:proofErr w:type="spellStart"/>
      <w:r>
        <w:t>Firebase</w:t>
      </w:r>
      <w:proofErr w:type="spellEnd"/>
    </w:p>
    <w:p w14:paraId="678AB1DB" w14:textId="02A09418" w:rsidR="003E2A27" w:rsidRDefault="00360E5F" w:rsidP="003E2A27">
      <w:proofErr w:type="spellStart"/>
      <w:r>
        <w:t>G</w:t>
      </w:r>
      <w:r w:rsidR="003E2A27">
        <w:t>ithubpages</w:t>
      </w:r>
      <w:proofErr w:type="spellEnd"/>
    </w:p>
    <w:p w14:paraId="655E1570" w14:textId="69310311" w:rsidR="002B30BD" w:rsidRDefault="002B30BD" w:rsidP="003E2A27">
      <w:r>
        <w:t>GTM</w:t>
      </w:r>
    </w:p>
    <w:p w14:paraId="66BD8074" w14:textId="0F2D0019" w:rsidR="00360E5F" w:rsidRDefault="00360E5F" w:rsidP="00360E5F">
      <w:pPr>
        <w:pStyle w:val="Ttulo3"/>
      </w:pPr>
      <w:r>
        <w:t xml:space="preserve">Coleta do </w:t>
      </w:r>
      <w:proofErr w:type="spellStart"/>
      <w:r>
        <w:t>firebase</w:t>
      </w:r>
      <w:proofErr w:type="spellEnd"/>
    </w:p>
    <w:p w14:paraId="4C696C57" w14:textId="2ADC629B" w:rsidR="00360E5F" w:rsidRDefault="00360E5F" w:rsidP="00360E5F">
      <w:proofErr w:type="spellStart"/>
      <w:r>
        <w:t>Firebase</w:t>
      </w:r>
      <w:proofErr w:type="spellEnd"/>
      <w:r>
        <w:t xml:space="preserve"> </w:t>
      </w:r>
      <w:proofErr w:type="spellStart"/>
      <w:r>
        <w:t>export</w:t>
      </w:r>
      <w:proofErr w:type="spellEnd"/>
    </w:p>
    <w:p w14:paraId="63BF9F29" w14:textId="56BD75F9" w:rsidR="00B277A9" w:rsidRDefault="00B277A9" w:rsidP="00360E5F">
      <w:r>
        <w:t xml:space="preserve">Estudo </w:t>
      </w:r>
      <w:proofErr w:type="spellStart"/>
      <w:r>
        <w:t>python</w:t>
      </w:r>
      <w:proofErr w:type="spellEnd"/>
    </w:p>
    <w:p w14:paraId="57073513" w14:textId="684DB3C2" w:rsidR="00B277A9" w:rsidRDefault="00B277A9" w:rsidP="00360E5F">
      <w:r w:rsidRPr="00B277A9">
        <w:t xml:space="preserve">Estudos realizado </w:t>
      </w:r>
      <w:proofErr w:type="spellStart"/>
      <w:r>
        <w:t>json</w:t>
      </w:r>
      <w:proofErr w:type="spellEnd"/>
      <w:r>
        <w:t xml:space="preserve"> </w:t>
      </w:r>
      <w:proofErr w:type="spellStart"/>
      <w:r>
        <w:t>firebase</w:t>
      </w:r>
      <w:proofErr w:type="spellEnd"/>
    </w:p>
    <w:p w14:paraId="66D4A536" w14:textId="2C8049BC" w:rsidR="00360E5F" w:rsidRDefault="00F44028" w:rsidP="00360E5F">
      <w:pPr>
        <w:pStyle w:val="Ttulo3"/>
      </w:pPr>
      <w:r>
        <w:t>Preparação dos dados para o KNN</w:t>
      </w:r>
    </w:p>
    <w:p w14:paraId="236BFAC0" w14:textId="20805178" w:rsidR="00360E5F" w:rsidRDefault="00B277A9" w:rsidP="00360E5F">
      <w:r>
        <w:t>Eventos =&gt; tabela</w:t>
      </w:r>
    </w:p>
    <w:p w14:paraId="75C23731" w14:textId="34454AF4" w:rsidR="00B277A9" w:rsidRPr="00360E5F" w:rsidRDefault="00B277A9" w:rsidP="00360E5F">
      <w:r>
        <w:t xml:space="preserve">Busca dados </w:t>
      </w:r>
      <w:proofErr w:type="spellStart"/>
      <w:r>
        <w:t>spotify</w:t>
      </w:r>
      <w:proofErr w:type="spellEnd"/>
    </w:p>
    <w:p w14:paraId="55CD6BFF" w14:textId="312AEC10"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7F69A8D5"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lastRenderedPageBreak/>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43707339"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65D90428"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 xml:space="preserve">KNN =&gt; gênero =&gt; </w:t>
      </w:r>
      <w:proofErr w:type="spellStart"/>
      <w:r w:rsidR="000A1E1A">
        <w:t>musicas</w:t>
      </w:r>
      <w:proofErr w:type="spellEnd"/>
      <w:r w:rsidR="000A1E1A">
        <w:t xml:space="preserve"> do </w:t>
      </w:r>
      <w:proofErr w:type="spellStart"/>
      <w:r w:rsidR="000A1E1A">
        <w:t>genero</w:t>
      </w:r>
      <w:proofErr w:type="spellEnd"/>
    </w:p>
    <w:p w14:paraId="752B91D7" w14:textId="3485677D"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w:t>
      </w:r>
      <w:r w:rsidR="003E3DF9">
        <w:lastRenderedPageBreak/>
        <w:t xml:space="preserve">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1628FF8"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046AE5C"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46543E" w14:textId="77777777" w:rsidR="004B2DF7" w:rsidRDefault="004B2DF7" w:rsidP="00CA31F6">
      <w:r>
        <w:separator/>
      </w:r>
    </w:p>
    <w:p w14:paraId="601ABBFE" w14:textId="77777777" w:rsidR="004B2DF7" w:rsidRDefault="004B2DF7" w:rsidP="00CA31F6"/>
    <w:p w14:paraId="7CAAE7A5" w14:textId="77777777" w:rsidR="004B2DF7" w:rsidRDefault="004B2DF7" w:rsidP="00CA31F6"/>
    <w:p w14:paraId="4385A61E" w14:textId="77777777" w:rsidR="004B2DF7" w:rsidRDefault="004B2DF7" w:rsidP="00CA31F6"/>
    <w:p w14:paraId="7942AC6E" w14:textId="77777777" w:rsidR="004B2DF7" w:rsidRDefault="004B2DF7" w:rsidP="00CA31F6"/>
    <w:p w14:paraId="0DDDE882" w14:textId="77777777" w:rsidR="004B2DF7" w:rsidRDefault="004B2DF7" w:rsidP="00CA31F6"/>
    <w:p w14:paraId="152D701D" w14:textId="77777777" w:rsidR="004B2DF7" w:rsidRDefault="004B2DF7" w:rsidP="00CA31F6"/>
    <w:p w14:paraId="0B32B472" w14:textId="77777777" w:rsidR="004B2DF7" w:rsidRDefault="004B2DF7" w:rsidP="00CA31F6"/>
    <w:p w14:paraId="33413DD3" w14:textId="77777777" w:rsidR="004B2DF7" w:rsidRDefault="004B2DF7" w:rsidP="00CA31F6"/>
    <w:p w14:paraId="68ED9B45" w14:textId="77777777" w:rsidR="004B2DF7" w:rsidRDefault="004B2DF7" w:rsidP="00CA31F6"/>
    <w:p w14:paraId="7E6A9B2D" w14:textId="77777777" w:rsidR="004B2DF7" w:rsidRDefault="004B2DF7" w:rsidP="00CA31F6"/>
    <w:p w14:paraId="5AD009E1" w14:textId="77777777" w:rsidR="004B2DF7" w:rsidRDefault="004B2DF7" w:rsidP="00CA31F6"/>
    <w:p w14:paraId="7A17D261" w14:textId="77777777" w:rsidR="004B2DF7" w:rsidRDefault="004B2DF7" w:rsidP="00CA31F6"/>
    <w:p w14:paraId="7EEEC4AD" w14:textId="77777777" w:rsidR="004B2DF7" w:rsidRDefault="004B2DF7" w:rsidP="00CA31F6"/>
    <w:p w14:paraId="28FC215A" w14:textId="77777777" w:rsidR="004B2DF7" w:rsidRDefault="004B2DF7" w:rsidP="00CA31F6"/>
    <w:p w14:paraId="6B9840F3" w14:textId="77777777" w:rsidR="004B2DF7" w:rsidRDefault="004B2DF7" w:rsidP="00CA31F6"/>
    <w:p w14:paraId="4B00A084" w14:textId="77777777" w:rsidR="004B2DF7" w:rsidRDefault="004B2DF7" w:rsidP="00CA31F6"/>
    <w:p w14:paraId="721AB3B4" w14:textId="77777777" w:rsidR="004B2DF7" w:rsidRDefault="004B2DF7" w:rsidP="00CA31F6"/>
    <w:p w14:paraId="056CF2BC" w14:textId="77777777" w:rsidR="004B2DF7" w:rsidRDefault="004B2DF7" w:rsidP="00CA31F6"/>
    <w:p w14:paraId="3FA8D0F7" w14:textId="77777777" w:rsidR="004B2DF7" w:rsidRDefault="004B2DF7" w:rsidP="00CA31F6"/>
    <w:p w14:paraId="4A657630" w14:textId="77777777" w:rsidR="004B2DF7" w:rsidRDefault="004B2DF7" w:rsidP="00CA31F6"/>
    <w:p w14:paraId="3173DCD7" w14:textId="77777777" w:rsidR="004B2DF7" w:rsidRDefault="004B2DF7" w:rsidP="00CA31F6"/>
    <w:p w14:paraId="44EBEFEF" w14:textId="77777777" w:rsidR="004B2DF7" w:rsidRDefault="004B2DF7" w:rsidP="00CA31F6"/>
    <w:p w14:paraId="2A6076C5" w14:textId="77777777" w:rsidR="004B2DF7" w:rsidRDefault="004B2DF7" w:rsidP="00CA31F6"/>
    <w:p w14:paraId="51B94054" w14:textId="77777777" w:rsidR="004B2DF7" w:rsidRDefault="004B2DF7" w:rsidP="00CA31F6"/>
    <w:p w14:paraId="4AE5AB69" w14:textId="77777777" w:rsidR="004B2DF7" w:rsidRDefault="004B2DF7" w:rsidP="00CA31F6"/>
    <w:p w14:paraId="67EDAD44" w14:textId="77777777" w:rsidR="004B2DF7" w:rsidRDefault="004B2DF7"/>
  </w:endnote>
  <w:endnote w:type="continuationSeparator" w:id="0">
    <w:p w14:paraId="03C51800" w14:textId="77777777" w:rsidR="004B2DF7" w:rsidRDefault="004B2DF7" w:rsidP="00CA31F6">
      <w:r>
        <w:continuationSeparator/>
      </w:r>
    </w:p>
    <w:p w14:paraId="3B365FA3" w14:textId="77777777" w:rsidR="004B2DF7" w:rsidRDefault="004B2DF7" w:rsidP="00CA31F6"/>
    <w:p w14:paraId="2FFFCD6D" w14:textId="77777777" w:rsidR="004B2DF7" w:rsidRDefault="004B2DF7" w:rsidP="00CA31F6"/>
    <w:p w14:paraId="0378A6F1" w14:textId="77777777" w:rsidR="004B2DF7" w:rsidRDefault="004B2DF7" w:rsidP="00CA31F6"/>
    <w:p w14:paraId="46A924F2" w14:textId="77777777" w:rsidR="004B2DF7" w:rsidRDefault="004B2DF7" w:rsidP="00CA31F6"/>
    <w:p w14:paraId="61FB36FF" w14:textId="77777777" w:rsidR="004B2DF7" w:rsidRDefault="004B2DF7" w:rsidP="00CA31F6"/>
    <w:p w14:paraId="7D79C1BB" w14:textId="77777777" w:rsidR="004B2DF7" w:rsidRDefault="004B2DF7" w:rsidP="00CA31F6"/>
    <w:p w14:paraId="430A0EC1" w14:textId="77777777" w:rsidR="004B2DF7" w:rsidRDefault="004B2DF7" w:rsidP="00CA31F6"/>
    <w:p w14:paraId="73E4EAA3" w14:textId="77777777" w:rsidR="004B2DF7" w:rsidRDefault="004B2DF7" w:rsidP="00CA31F6"/>
    <w:p w14:paraId="300A57F7" w14:textId="77777777" w:rsidR="004B2DF7" w:rsidRDefault="004B2DF7" w:rsidP="00CA31F6"/>
    <w:p w14:paraId="17DD762D" w14:textId="77777777" w:rsidR="004B2DF7" w:rsidRDefault="004B2DF7" w:rsidP="00CA31F6"/>
    <w:p w14:paraId="260B4EDA" w14:textId="77777777" w:rsidR="004B2DF7" w:rsidRDefault="004B2DF7" w:rsidP="00CA31F6"/>
    <w:p w14:paraId="1ADCC502" w14:textId="77777777" w:rsidR="004B2DF7" w:rsidRDefault="004B2DF7" w:rsidP="00CA31F6"/>
    <w:p w14:paraId="227E9FF7" w14:textId="77777777" w:rsidR="004B2DF7" w:rsidRDefault="004B2DF7" w:rsidP="00CA31F6"/>
    <w:p w14:paraId="6ECB9015" w14:textId="77777777" w:rsidR="004B2DF7" w:rsidRDefault="004B2DF7" w:rsidP="00CA31F6"/>
    <w:p w14:paraId="12636F2A" w14:textId="77777777" w:rsidR="004B2DF7" w:rsidRDefault="004B2DF7" w:rsidP="00CA31F6"/>
    <w:p w14:paraId="0BAC69B7" w14:textId="77777777" w:rsidR="004B2DF7" w:rsidRDefault="004B2DF7" w:rsidP="00CA31F6"/>
    <w:p w14:paraId="70604195" w14:textId="77777777" w:rsidR="004B2DF7" w:rsidRDefault="004B2DF7" w:rsidP="00CA31F6"/>
    <w:p w14:paraId="37C0E27F" w14:textId="77777777" w:rsidR="004B2DF7" w:rsidRDefault="004B2DF7" w:rsidP="00CA31F6"/>
    <w:p w14:paraId="7DBDF53B" w14:textId="77777777" w:rsidR="004B2DF7" w:rsidRDefault="004B2DF7" w:rsidP="00CA31F6"/>
    <w:p w14:paraId="7B75C321" w14:textId="77777777" w:rsidR="004B2DF7" w:rsidRDefault="004B2DF7" w:rsidP="00CA31F6"/>
    <w:p w14:paraId="6FCBBC00" w14:textId="77777777" w:rsidR="004B2DF7" w:rsidRDefault="004B2DF7" w:rsidP="00CA31F6"/>
    <w:p w14:paraId="75F8454E" w14:textId="77777777" w:rsidR="004B2DF7" w:rsidRDefault="004B2DF7" w:rsidP="00CA31F6"/>
    <w:p w14:paraId="5087C489" w14:textId="77777777" w:rsidR="004B2DF7" w:rsidRDefault="004B2DF7" w:rsidP="00CA31F6"/>
    <w:p w14:paraId="038B97B6" w14:textId="77777777" w:rsidR="004B2DF7" w:rsidRDefault="004B2DF7" w:rsidP="00CA31F6"/>
    <w:p w14:paraId="1D47CFBA" w14:textId="77777777" w:rsidR="004B2DF7" w:rsidRDefault="004B2DF7" w:rsidP="00CA31F6"/>
    <w:p w14:paraId="66F8C54B" w14:textId="77777777" w:rsidR="004B2DF7" w:rsidRDefault="004B2DF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A412C3" w14:textId="77777777" w:rsidR="004B2DF7" w:rsidRDefault="004B2DF7" w:rsidP="00CA31F6">
      <w:r>
        <w:separator/>
      </w:r>
    </w:p>
    <w:p w14:paraId="75707543" w14:textId="77777777" w:rsidR="004B2DF7" w:rsidRDefault="004B2DF7" w:rsidP="00CA31F6"/>
    <w:p w14:paraId="764F94E8" w14:textId="77777777" w:rsidR="004B2DF7" w:rsidRDefault="004B2DF7" w:rsidP="00CA31F6"/>
    <w:p w14:paraId="66107500" w14:textId="77777777" w:rsidR="004B2DF7" w:rsidRDefault="004B2DF7" w:rsidP="00CA31F6"/>
    <w:p w14:paraId="2065706C" w14:textId="77777777" w:rsidR="004B2DF7" w:rsidRDefault="004B2DF7" w:rsidP="00CA31F6"/>
    <w:p w14:paraId="6E969687" w14:textId="77777777" w:rsidR="004B2DF7" w:rsidRDefault="004B2DF7" w:rsidP="00CA31F6"/>
    <w:p w14:paraId="2219BB32" w14:textId="77777777" w:rsidR="004B2DF7" w:rsidRDefault="004B2DF7" w:rsidP="00CA31F6"/>
    <w:p w14:paraId="502F3445" w14:textId="77777777" w:rsidR="004B2DF7" w:rsidRDefault="004B2DF7" w:rsidP="00CA31F6"/>
    <w:p w14:paraId="3DF5235E" w14:textId="77777777" w:rsidR="004B2DF7" w:rsidRDefault="004B2DF7" w:rsidP="00CA31F6"/>
    <w:p w14:paraId="005AA0FF" w14:textId="77777777" w:rsidR="004B2DF7" w:rsidRDefault="004B2DF7" w:rsidP="00CA31F6"/>
    <w:p w14:paraId="2FDF13EE" w14:textId="77777777" w:rsidR="004B2DF7" w:rsidRDefault="004B2DF7" w:rsidP="00CA31F6"/>
    <w:p w14:paraId="1C0C5B45" w14:textId="77777777" w:rsidR="004B2DF7" w:rsidRDefault="004B2DF7" w:rsidP="00CA31F6"/>
    <w:p w14:paraId="211624B5" w14:textId="77777777" w:rsidR="004B2DF7" w:rsidRDefault="004B2DF7" w:rsidP="00CA31F6"/>
    <w:p w14:paraId="698B07E5" w14:textId="77777777" w:rsidR="004B2DF7" w:rsidRDefault="004B2DF7" w:rsidP="00CA31F6"/>
    <w:p w14:paraId="15BADBB9" w14:textId="77777777" w:rsidR="004B2DF7" w:rsidRDefault="004B2DF7" w:rsidP="00CA31F6"/>
    <w:p w14:paraId="3C8C0187" w14:textId="77777777" w:rsidR="004B2DF7" w:rsidRDefault="004B2DF7" w:rsidP="00CA31F6"/>
    <w:p w14:paraId="62237028" w14:textId="77777777" w:rsidR="004B2DF7" w:rsidRDefault="004B2DF7" w:rsidP="00CA31F6"/>
    <w:p w14:paraId="04929FC0" w14:textId="77777777" w:rsidR="004B2DF7" w:rsidRDefault="004B2DF7"/>
  </w:footnote>
  <w:footnote w:type="continuationSeparator" w:id="0">
    <w:p w14:paraId="1B41D05A" w14:textId="77777777" w:rsidR="004B2DF7" w:rsidRDefault="004B2DF7" w:rsidP="00CA31F6">
      <w:r>
        <w:continuationSeparator/>
      </w:r>
    </w:p>
    <w:p w14:paraId="46E2DCB8" w14:textId="77777777" w:rsidR="004B2DF7" w:rsidRDefault="004B2DF7" w:rsidP="00CA31F6"/>
    <w:p w14:paraId="083A5863" w14:textId="77777777" w:rsidR="004B2DF7" w:rsidRDefault="004B2DF7" w:rsidP="00CA31F6"/>
    <w:p w14:paraId="415D83C3" w14:textId="77777777" w:rsidR="004B2DF7" w:rsidRDefault="004B2DF7" w:rsidP="00CA31F6"/>
    <w:p w14:paraId="3B94B9B7" w14:textId="77777777" w:rsidR="004B2DF7" w:rsidRDefault="004B2DF7" w:rsidP="00CA31F6"/>
    <w:p w14:paraId="53A56E35" w14:textId="77777777" w:rsidR="004B2DF7" w:rsidRDefault="004B2DF7" w:rsidP="00CA31F6"/>
    <w:p w14:paraId="0C81C119" w14:textId="77777777" w:rsidR="004B2DF7" w:rsidRDefault="004B2DF7" w:rsidP="00CA31F6"/>
    <w:p w14:paraId="68D98763" w14:textId="77777777" w:rsidR="004B2DF7" w:rsidRDefault="004B2DF7" w:rsidP="00CA31F6"/>
    <w:p w14:paraId="7C2BE0B7" w14:textId="77777777" w:rsidR="004B2DF7" w:rsidRDefault="004B2DF7" w:rsidP="00CA31F6"/>
    <w:p w14:paraId="3A58C112" w14:textId="77777777" w:rsidR="004B2DF7" w:rsidRDefault="004B2DF7" w:rsidP="00CA31F6"/>
    <w:p w14:paraId="79F39B4A" w14:textId="77777777" w:rsidR="004B2DF7" w:rsidRDefault="004B2DF7" w:rsidP="00CA31F6"/>
    <w:p w14:paraId="1199583A" w14:textId="77777777" w:rsidR="004B2DF7" w:rsidRDefault="004B2DF7" w:rsidP="00CA31F6"/>
    <w:p w14:paraId="42DA63BD" w14:textId="77777777" w:rsidR="004B2DF7" w:rsidRDefault="004B2DF7" w:rsidP="00CA31F6"/>
    <w:p w14:paraId="4F312C1E" w14:textId="77777777" w:rsidR="004B2DF7" w:rsidRDefault="004B2DF7" w:rsidP="00CA31F6"/>
    <w:p w14:paraId="2C76484D" w14:textId="77777777" w:rsidR="004B2DF7" w:rsidRDefault="004B2DF7" w:rsidP="00CA31F6"/>
    <w:p w14:paraId="50C07DCD" w14:textId="77777777" w:rsidR="004B2DF7" w:rsidRDefault="004B2DF7" w:rsidP="00CA31F6"/>
    <w:p w14:paraId="03A6F46C" w14:textId="77777777" w:rsidR="004B2DF7" w:rsidRDefault="004B2DF7" w:rsidP="00CA31F6"/>
    <w:p w14:paraId="36FB89A2" w14:textId="77777777" w:rsidR="004B2DF7" w:rsidRDefault="004B2DF7" w:rsidP="00CA31F6"/>
    <w:p w14:paraId="6ADBE0BE" w14:textId="77777777" w:rsidR="004B2DF7" w:rsidRDefault="004B2DF7" w:rsidP="00CA31F6"/>
    <w:p w14:paraId="1049D183" w14:textId="77777777" w:rsidR="004B2DF7" w:rsidRDefault="004B2DF7" w:rsidP="00CA31F6"/>
    <w:p w14:paraId="7AF7450F" w14:textId="77777777" w:rsidR="004B2DF7" w:rsidRDefault="004B2DF7" w:rsidP="00CA31F6"/>
    <w:p w14:paraId="7B2152AC" w14:textId="77777777" w:rsidR="004B2DF7" w:rsidRDefault="004B2DF7" w:rsidP="00CA31F6"/>
    <w:p w14:paraId="486D84FF" w14:textId="77777777" w:rsidR="004B2DF7" w:rsidRDefault="004B2DF7" w:rsidP="00CA31F6"/>
    <w:p w14:paraId="2C9415DC" w14:textId="77777777" w:rsidR="004B2DF7" w:rsidRDefault="004B2DF7" w:rsidP="00CA31F6"/>
    <w:p w14:paraId="48176FFD" w14:textId="77777777" w:rsidR="004B2DF7" w:rsidRDefault="004B2DF7" w:rsidP="00CA31F6"/>
    <w:p w14:paraId="4630194C" w14:textId="77777777" w:rsidR="004B2DF7" w:rsidRDefault="004B2DF7" w:rsidP="00CA31F6"/>
    <w:p w14:paraId="3E475106" w14:textId="77777777" w:rsidR="004B2DF7" w:rsidRDefault="004B2DF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0BD"/>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2DF7"/>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D7C18"/>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277A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1</TotalTime>
  <Pages>55</Pages>
  <Words>17386</Words>
  <Characters>93890</Characters>
  <Application>Microsoft Office Word</Application>
  <DocSecurity>0</DocSecurity>
  <Lines>782</Lines>
  <Paragraphs>2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105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219</cp:revision>
  <cp:lastPrinted>2003-10-22T01:33:00Z</cp:lastPrinted>
  <dcterms:created xsi:type="dcterms:W3CDTF">2020-07-01T22:52:00Z</dcterms:created>
  <dcterms:modified xsi:type="dcterms:W3CDTF">2020-10-1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